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2C70945E"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w:t>
      </w:r>
      <w:bookmarkStart w:id="0" w:name="_GoBack"/>
      <w:bookmarkEnd w:id="0"/>
      <w:r>
        <w:rPr>
          <w:rFonts w:ascii="Times" w:hAnsi="Times"/>
        </w:rPr>
        <w:t xml:space="preserve">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073F1D">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73791026" w14:textId="42B18DCD" w:rsidR="009B3917" w:rsidRPr="00F41764" w:rsidRDefault="00497843" w:rsidP="004F3209">
      <w:pPr>
        <w:rPr>
          <w:rFonts w:ascii="Times" w:hAnsi="Times"/>
          <w:color w:val="FF0000"/>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 whether or not an individual searched for the terms “vote,” “voting,” or any of the candidate names for those running for the House of Representatives in their state</w:t>
      </w:r>
      <w:r w:rsidR="006F6802">
        <w:rPr>
          <w:rFonts w:ascii="Times" w:hAnsi="Times"/>
        </w:rPr>
        <w:t xml:space="preserve">. </w:t>
      </w:r>
      <w:r w:rsidR="00F41764">
        <w:rPr>
          <w:rFonts w:ascii="Times" w:hAnsi="Times"/>
          <w:color w:val="FF0000"/>
        </w:rPr>
        <w:t>Other keywords?</w:t>
      </w:r>
      <w:r w:rsidR="0055311A">
        <w:rPr>
          <w:rFonts w:ascii="Times" w:hAnsi="Times"/>
          <w:color w:val="FF0000"/>
        </w:rPr>
        <w:t xml:space="preserve"> Volume/frequency of searches?</w:t>
      </w:r>
    </w:p>
    <w:p w14:paraId="0D3B871D" w14:textId="77777777" w:rsidR="00A02F47" w:rsidRDefault="00A02F47" w:rsidP="004F3209">
      <w:pPr>
        <w:rPr>
          <w:rFonts w:ascii="Times" w:hAnsi="Times"/>
          <w:color w:val="000000" w:themeColor="text1"/>
        </w:rPr>
      </w:pPr>
    </w:p>
    <w:p w14:paraId="3F513C35" w14:textId="06A54458" w:rsidR="00D81030" w:rsidRPr="00D81030" w:rsidRDefault="00D81030" w:rsidP="004F3209">
      <w:pPr>
        <w:rPr>
          <w:rFonts w:ascii="Times" w:hAnsi="Times"/>
          <w:color w:val="FF0000"/>
        </w:rPr>
      </w:pPr>
      <w:r>
        <w:rPr>
          <w:rFonts w:ascii="Times" w:hAnsi="Times"/>
          <w:color w:val="FF0000"/>
        </w:rPr>
        <w:t>Top X Terms</w:t>
      </w:r>
    </w:p>
    <w:p w14:paraId="62B51721" w14:textId="77777777" w:rsidR="009B3917" w:rsidRPr="009B3917" w:rsidRDefault="009B3917" w:rsidP="004F3209">
      <w:pPr>
        <w:rPr>
          <w:rFonts w:ascii="Times" w:hAnsi="Times"/>
        </w:rPr>
      </w:pPr>
    </w:p>
    <w:p w14:paraId="674B5290" w14:textId="596ED3AD" w:rsidR="009B3917" w:rsidRPr="006F6802" w:rsidRDefault="009B3917" w:rsidP="006F6802">
      <w:pPr>
        <w:rPr>
          <w:rFonts w:ascii="Times" w:hAnsi="Times"/>
          <w:color w:val="FF0000"/>
        </w:rPr>
      </w:pPr>
      <w:r w:rsidRPr="006F6802">
        <w:rPr>
          <w:rFonts w:ascii="Times" w:hAnsi="Times"/>
          <w:color w:val="FF0000"/>
        </w:rPr>
        <w:t>Topic</w:t>
      </w:r>
    </w:p>
    <w:p w14:paraId="7B160670" w14:textId="77777777" w:rsidR="006F6802" w:rsidRDefault="006F6802" w:rsidP="006F6802">
      <w:pPr>
        <w:rPr>
          <w:rFonts w:ascii="Times" w:hAnsi="Times"/>
          <w:color w:val="FF0000"/>
        </w:rPr>
      </w:pPr>
    </w:p>
    <w:p w14:paraId="7445582B" w14:textId="1701E582" w:rsidR="009B3917" w:rsidRDefault="009B3917" w:rsidP="006F6802">
      <w:pPr>
        <w:rPr>
          <w:rFonts w:ascii="Times" w:hAnsi="Times"/>
          <w:color w:val="FF0000"/>
        </w:rPr>
      </w:pPr>
      <w:r w:rsidRPr="006F6802">
        <w:rPr>
          <w:rFonts w:ascii="Times" w:hAnsi="Times"/>
          <w:color w:val="FF0000"/>
        </w:rPr>
        <w:t>Search Engine Used</w:t>
      </w:r>
    </w:p>
    <w:p w14:paraId="3ECE7894" w14:textId="11F4A321" w:rsidR="006F6802" w:rsidRDefault="006F6802" w:rsidP="006F6802">
      <w:pPr>
        <w:rPr>
          <w:rFonts w:ascii="Times" w:hAnsi="Times"/>
          <w:color w:val="FF0000"/>
        </w:rPr>
      </w:pPr>
    </w:p>
    <w:p w14:paraId="7122E8E6" w14:textId="38A2D982" w:rsidR="006F6802" w:rsidRPr="006F6802" w:rsidRDefault="006F6802" w:rsidP="006F6802">
      <w:pPr>
        <w:rPr>
          <w:rFonts w:ascii="Times" w:hAnsi="Times"/>
          <w:color w:val="FF0000"/>
        </w:rPr>
      </w:pPr>
      <w:r>
        <w:rPr>
          <w:rFonts w:ascii="Times" w:hAnsi="Times"/>
          <w:color w:val="FF0000"/>
        </w:rPr>
        <w:t>Etc.</w:t>
      </w: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w:t>
      </w:r>
      <w:r w:rsidR="006378A1">
        <w:rPr>
          <w:rFonts w:ascii="Times" w:hAnsi="Times"/>
        </w:rPr>
        <w:lastRenderedPageBreak/>
        <w:t xml:space="preserve">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31CD231B" w:rsidR="00551760" w:rsidRPr="00551760" w:rsidRDefault="00551760" w:rsidP="004F3209">
      <w:pPr>
        <w:jc w:val="both"/>
        <w:rPr>
          <w:rFonts w:ascii="Times" w:hAnsi="Times"/>
        </w:rPr>
      </w:pPr>
      <w:r>
        <w:rPr>
          <w:rFonts w:ascii="Times" w:hAnsi="Times"/>
          <w:b/>
        </w:rPr>
        <w:t>SEARCH LENGTH</w:t>
      </w:r>
      <w:r>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2D7BE4" w14:textId="01F6916E" w:rsidR="0063246E" w:rsidRDefault="0063246E" w:rsidP="004F3209">
      <w:pPr>
        <w:jc w:val="both"/>
        <w:rPr>
          <w:rFonts w:ascii="Times" w:hAnsi="Times"/>
        </w:rPr>
      </w:pPr>
    </w:p>
    <w:p w14:paraId="6B35D3E4" w14:textId="6D058132"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1B25E7F2" w14:textId="321269D4" w:rsidR="00A02F47" w:rsidRDefault="00A02F47" w:rsidP="00A02F47">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0772AB48" w14:textId="5521A4A6" w:rsidR="00A02F47" w:rsidRDefault="00A02F47" w:rsidP="00A02F47">
      <w:pPr>
        <w:rPr>
          <w:rFonts w:ascii="Times New Roman" w:eastAsia="Times New Roman" w:hAnsi="Times New Roman" w:cs="Times New Roman"/>
        </w:rPr>
      </w:pPr>
    </w:p>
    <w:p w14:paraId="06B656B0" w14:textId="60E71519" w:rsidR="00A02F47" w:rsidRDefault="00A02F47" w:rsidP="00A02F47">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Therefore, sentiment is not employed as a feature in further models. </w:t>
      </w:r>
    </w:p>
    <w:p w14:paraId="1C213966" w14:textId="41A3C550" w:rsidR="00962C39" w:rsidRPr="00054ECD" w:rsidRDefault="00962C39" w:rsidP="00A02F47">
      <w:pPr>
        <w:rPr>
          <w:rFonts w:ascii="Times New Roman" w:eastAsia="Times New Roman" w:hAnsi="Times New Roman" w:cs="Times New Roman"/>
        </w:rPr>
      </w:pPr>
      <w:r>
        <w:rPr>
          <w:rFonts w:ascii="Times" w:hAnsi="Times" w:cs="Courier New"/>
          <w:noProof/>
          <w:color w:val="000000" w:themeColor="text1"/>
        </w:rPr>
        <w:lastRenderedPageBreak/>
        <w:drawing>
          <wp:inline distT="0" distB="0" distL="0" distR="0" wp14:anchorId="42D55DF0" wp14:editId="342C2F36">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83FE7B6" w14:textId="77777777" w:rsidR="00A02F47" w:rsidRDefault="00A02F47" w:rsidP="00A02F47">
      <w:pPr>
        <w:rPr>
          <w:rFonts w:ascii="Times" w:hAnsi="Times"/>
          <w:color w:val="000000" w:themeColor="text1"/>
        </w:rPr>
      </w:pPr>
    </w:p>
    <w:p w14:paraId="08857339" w14:textId="77777777" w:rsidR="00A02F47" w:rsidRDefault="00A02F47" w:rsidP="004F3209">
      <w:pPr>
        <w:jc w:val="both"/>
        <w:rPr>
          <w:rFonts w:ascii="Times" w:hAnsi="Times"/>
          <w:b/>
        </w:rPr>
      </w:pPr>
    </w:p>
    <w:p w14:paraId="1A326A54" w14:textId="77777777" w:rsidR="00A02F47" w:rsidRDefault="00A02F47" w:rsidP="004F3209">
      <w:pPr>
        <w:jc w:val="both"/>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24FFAEEA" w14:textId="00185015" w:rsidR="00DC40C7" w:rsidRDefault="00DC40C7">
      <w:pPr>
        <w:rPr>
          <w:rFonts w:ascii="Times" w:hAnsi="Times"/>
        </w:rPr>
      </w:pP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62DD3F2F" w:rsidR="00DC40C7" w:rsidRPr="00DC40C7" w:rsidRDefault="00DC40C7" w:rsidP="00DC40C7">
      <w:pPr>
        <w:pStyle w:val="ListParagraph"/>
        <w:numPr>
          <w:ilvl w:val="0"/>
          <w:numId w:val="9"/>
        </w:numPr>
        <w:rPr>
          <w:rFonts w:ascii="Times" w:hAnsi="Times"/>
          <w:color w:val="FF0000"/>
        </w:rPr>
      </w:pPr>
      <w:r>
        <w:rPr>
          <w:rFonts w:ascii="Times" w:hAnsi="Times"/>
          <w:color w:val="FF0000"/>
        </w:rPr>
        <w:t>Sentiment doesn’t, at least at the word level</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03F82C15" w:rsidR="005B06C4" w:rsidRPr="00235EA8" w:rsidRDefault="005B06C4" w:rsidP="005B06C4">
      <w:pPr>
        <w:rPr>
          <w:rFonts w:ascii="Times" w:hAnsi="Times"/>
        </w:rPr>
      </w:pPr>
      <w:r>
        <w:rPr>
          <w:rFonts w:ascii="Times" w:hAnsi="Times"/>
        </w:rPr>
        <w:t xml:space="preserve">Both research questions outlined in this study are binary classification tasks with a notable class imbalance. Therefore, accuracy – despite being the most common metric used for classification tasks – is not a suitable choice. Instead, precision, recall, and F1 scores will be reported. </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B56582"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predictive accuracy of</w:t>
      </w:r>
      <w:r w:rsidR="004D7C04" w:rsidRPr="004D7C04">
        <w:rPr>
          <w:rFonts w:ascii="Times" w:hAnsi="Times"/>
          <w:color w:val="000000" w:themeColor="text1"/>
        </w:rPr>
        <w:t xml:space="preserve"> 92% and an F1 score of 95% for the turnout model, and an accuracy of 69%/F1 </w:t>
      </w:r>
      <w:r w:rsidR="004D7C04" w:rsidRPr="004D7C04">
        <w:rPr>
          <w:rFonts w:ascii="Times" w:hAnsi="Times"/>
          <w:color w:val="000000" w:themeColor="text1"/>
        </w:rPr>
        <w:lastRenderedPageBreak/>
        <w:t xml:space="preserve">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18">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19">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18">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19">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BEE82" w14:textId="77777777" w:rsidR="0095622D" w:rsidRDefault="0095622D" w:rsidP="00033C77">
      <w:r>
        <w:separator/>
      </w:r>
    </w:p>
  </w:endnote>
  <w:endnote w:type="continuationSeparator" w:id="0">
    <w:p w14:paraId="25E875FF" w14:textId="77777777" w:rsidR="0095622D" w:rsidRDefault="0095622D"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EndPr>
      <w:rPr>
        <w:rStyle w:val="PageNumber"/>
      </w:rPr>
    </w:sdtEndPr>
    <w:sdtContent>
      <w:p w14:paraId="2E0E7196" w14:textId="5789A748" w:rsidR="00EF351F" w:rsidRDefault="00EF351F"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EF351F" w:rsidRDefault="00EF351F"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EndPr>
      <w:rPr>
        <w:rStyle w:val="PageNumber"/>
      </w:rPr>
    </w:sdtEndPr>
    <w:sdtContent>
      <w:p w14:paraId="5ED08E24" w14:textId="1391E7FB" w:rsidR="00EF351F" w:rsidRPr="00770D7E" w:rsidRDefault="00EF351F"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EF351F" w:rsidRPr="00770D7E" w:rsidRDefault="00EF351F"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D7F7B" w14:textId="77777777" w:rsidR="0095622D" w:rsidRDefault="0095622D" w:rsidP="00033C77">
      <w:r>
        <w:separator/>
      </w:r>
    </w:p>
  </w:footnote>
  <w:footnote w:type="continuationSeparator" w:id="0">
    <w:p w14:paraId="782B7CB3" w14:textId="77777777" w:rsidR="0095622D" w:rsidRDefault="0095622D"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4"/>
  </w:num>
  <w:num w:numId="5">
    <w:abstractNumId w:val="2"/>
  </w:num>
  <w:num w:numId="6">
    <w:abstractNumId w:val="3"/>
  </w:num>
  <w:num w:numId="7">
    <w:abstractNumId w:val="7"/>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6AEF"/>
    <w:rsid w:val="000243B2"/>
    <w:rsid w:val="00033C77"/>
    <w:rsid w:val="00036076"/>
    <w:rsid w:val="00054ECD"/>
    <w:rsid w:val="00066CBC"/>
    <w:rsid w:val="00073F1D"/>
    <w:rsid w:val="00077540"/>
    <w:rsid w:val="00083AC9"/>
    <w:rsid w:val="0009779B"/>
    <w:rsid w:val="000A34E5"/>
    <w:rsid w:val="000C3884"/>
    <w:rsid w:val="000D7565"/>
    <w:rsid w:val="000E1E9E"/>
    <w:rsid w:val="001060AD"/>
    <w:rsid w:val="001078A2"/>
    <w:rsid w:val="001113A6"/>
    <w:rsid w:val="0011316B"/>
    <w:rsid w:val="00144D65"/>
    <w:rsid w:val="001678E6"/>
    <w:rsid w:val="0019778F"/>
    <w:rsid w:val="001A3CAC"/>
    <w:rsid w:val="001C009E"/>
    <w:rsid w:val="001D0EEA"/>
    <w:rsid w:val="001F00E7"/>
    <w:rsid w:val="001F0159"/>
    <w:rsid w:val="001F2918"/>
    <w:rsid w:val="00200CDA"/>
    <w:rsid w:val="00216C88"/>
    <w:rsid w:val="00224263"/>
    <w:rsid w:val="00235EA8"/>
    <w:rsid w:val="002515BD"/>
    <w:rsid w:val="00253DF0"/>
    <w:rsid w:val="002541AD"/>
    <w:rsid w:val="002572D5"/>
    <w:rsid w:val="00270E37"/>
    <w:rsid w:val="00275861"/>
    <w:rsid w:val="00280701"/>
    <w:rsid w:val="00285FAD"/>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4001"/>
    <w:rsid w:val="005A41DE"/>
    <w:rsid w:val="005A4419"/>
    <w:rsid w:val="005B06C4"/>
    <w:rsid w:val="005D2C0D"/>
    <w:rsid w:val="005F62F3"/>
    <w:rsid w:val="005F787E"/>
    <w:rsid w:val="005F7FD3"/>
    <w:rsid w:val="006014FE"/>
    <w:rsid w:val="00607C3D"/>
    <w:rsid w:val="00622680"/>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526EF"/>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44F44"/>
    <w:rsid w:val="008544E5"/>
    <w:rsid w:val="00855EDF"/>
    <w:rsid w:val="00856661"/>
    <w:rsid w:val="008726B9"/>
    <w:rsid w:val="008B4F33"/>
    <w:rsid w:val="008D133A"/>
    <w:rsid w:val="008D1D56"/>
    <w:rsid w:val="008D2226"/>
    <w:rsid w:val="008D6EE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01C9B"/>
    <w:rsid w:val="00A02F47"/>
    <w:rsid w:val="00A44A84"/>
    <w:rsid w:val="00A52ED3"/>
    <w:rsid w:val="00A70DF6"/>
    <w:rsid w:val="00A8020D"/>
    <w:rsid w:val="00A83CDE"/>
    <w:rsid w:val="00AA4BD6"/>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22D41"/>
    <w:rsid w:val="00C32089"/>
    <w:rsid w:val="00C350F6"/>
    <w:rsid w:val="00C37970"/>
    <w:rsid w:val="00C41E0E"/>
    <w:rsid w:val="00C42D34"/>
    <w:rsid w:val="00C50433"/>
    <w:rsid w:val="00C540E9"/>
    <w:rsid w:val="00C61F10"/>
    <w:rsid w:val="00C64C0D"/>
    <w:rsid w:val="00C82D34"/>
    <w:rsid w:val="00C9081E"/>
    <w:rsid w:val="00CA171F"/>
    <w:rsid w:val="00CA56D4"/>
    <w:rsid w:val="00CB2143"/>
    <w:rsid w:val="00CB37AF"/>
    <w:rsid w:val="00CE7BA3"/>
    <w:rsid w:val="00CF0ACA"/>
    <w:rsid w:val="00CF3AB6"/>
    <w:rsid w:val="00D05D64"/>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21F08"/>
    <w:rsid w:val="00E32FEC"/>
    <w:rsid w:val="00E67A00"/>
    <w:rsid w:val="00E67A0A"/>
    <w:rsid w:val="00E84C17"/>
    <w:rsid w:val="00E9300D"/>
    <w:rsid w:val="00E95941"/>
    <w:rsid w:val="00EA0880"/>
    <w:rsid w:val="00EB581C"/>
    <w:rsid w:val="00EC7D5E"/>
    <w:rsid w:val="00EE6203"/>
    <w:rsid w:val="00EE63EC"/>
    <w:rsid w:val="00EF0F9D"/>
    <w:rsid w:val="00EF351F"/>
    <w:rsid w:val="00F04B11"/>
    <w:rsid w:val="00F25F8B"/>
    <w:rsid w:val="00F31C30"/>
    <w:rsid w:val="00F41764"/>
    <w:rsid w:val="00F43F2D"/>
    <w:rsid w:val="00F50FAA"/>
    <w:rsid w:val="00F548FD"/>
    <w:rsid w:val="00F569F0"/>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751DE-0C1D-7448-B6E9-FBC9F147D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28</Pages>
  <Words>18648</Words>
  <Characters>106297</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81</cp:revision>
  <dcterms:created xsi:type="dcterms:W3CDTF">2019-12-26T11:35:00Z</dcterms:created>
  <dcterms:modified xsi:type="dcterms:W3CDTF">2020-01-12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